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14BC15" w14:textId="616E5442" w:rsidR="003E2BBE" w:rsidRPr="003E2BBE" w:rsidRDefault="003E2BBE" w:rsidP="003E2BB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CH"/>
        </w:rPr>
      </w:pPr>
      <w:r>
        <w:rPr>
          <w:rFonts w:ascii="Times New Roman" w:hAnsi="Times New Roman" w:cs="Times New Roman"/>
          <w:sz w:val="24"/>
          <w:szCs w:val="24"/>
          <w:lang w:val="en-CH"/>
        </w:rPr>
        <w:t>Supplementary Material</w:t>
      </w:r>
    </w:p>
    <w:p w14:paraId="4B6441BC" w14:textId="33143A7E" w:rsidR="003E2BBE" w:rsidRPr="00511366" w:rsidRDefault="003E2BBE" w:rsidP="003E2BB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11366">
        <w:rPr>
          <w:rFonts w:ascii="Times New Roman" w:hAnsi="Times New Roman" w:cs="Times New Roman" w:hint="eastAsia"/>
          <w:sz w:val="24"/>
          <w:szCs w:val="24"/>
        </w:rPr>
        <w:t>Table</w:t>
      </w:r>
      <w:r w:rsidRPr="00511366">
        <w:rPr>
          <w:rFonts w:ascii="Times New Roman" w:hAnsi="Times New Roman" w:cs="Times New Roman"/>
          <w:sz w:val="24"/>
          <w:szCs w:val="24"/>
        </w:rPr>
        <w:t xml:space="preserve"> S1 Probe used in Figure 4</w:t>
      </w:r>
      <w:bookmarkStart w:id="0" w:name="_GoBack"/>
      <w:bookmarkEnd w:id="0"/>
    </w:p>
    <w:tbl>
      <w:tblPr>
        <w:tblStyle w:val="TableGrid"/>
        <w:tblW w:w="850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0"/>
        <w:gridCol w:w="400"/>
        <w:gridCol w:w="6525"/>
      </w:tblGrid>
      <w:tr w:rsidR="003E2BBE" w:rsidRPr="00511366" w14:paraId="0A2F5766" w14:textId="77777777" w:rsidTr="0073690F">
        <w:trPr>
          <w:jc w:val="center"/>
        </w:trPr>
        <w:tc>
          <w:tcPr>
            <w:tcW w:w="1580" w:type="dxa"/>
            <w:tcBorders>
              <w:bottom w:val="single" w:sz="4" w:space="0" w:color="auto"/>
            </w:tcBorders>
            <w:vAlign w:val="center"/>
          </w:tcPr>
          <w:p w14:paraId="603AB2DF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Probe</w:t>
            </w:r>
          </w:p>
        </w:tc>
        <w:tc>
          <w:tcPr>
            <w:tcW w:w="6925" w:type="dxa"/>
            <w:gridSpan w:val="2"/>
            <w:tcBorders>
              <w:bottom w:val="single" w:sz="4" w:space="0" w:color="auto"/>
            </w:tcBorders>
            <w:vAlign w:val="center"/>
          </w:tcPr>
          <w:p w14:paraId="46ECEC3A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Probe sequence</w:t>
            </w:r>
          </w:p>
        </w:tc>
      </w:tr>
      <w:tr w:rsidR="003E2BBE" w:rsidRPr="00511366" w14:paraId="524E0719" w14:textId="77777777" w:rsidTr="0073690F">
        <w:trPr>
          <w:jc w:val="center"/>
        </w:trPr>
        <w:tc>
          <w:tcPr>
            <w:tcW w:w="1580" w:type="dxa"/>
            <w:tcBorders>
              <w:top w:val="single" w:sz="4" w:space="0" w:color="auto"/>
            </w:tcBorders>
            <w:vAlign w:val="center"/>
          </w:tcPr>
          <w:p w14:paraId="55388DDD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3E2BBE">
              <w:rPr>
                <w:rFonts w:ascii="Times New Roman" w:hAnsi="Times New Roman" w:cs="Times New Roman"/>
                <w:szCs w:val="21"/>
              </w:rPr>
              <w:t>Pro-miR-26a</w:t>
            </w:r>
          </w:p>
        </w:tc>
        <w:tc>
          <w:tcPr>
            <w:tcW w:w="400" w:type="dxa"/>
            <w:tcBorders>
              <w:top w:val="single" w:sz="4" w:space="0" w:color="auto"/>
            </w:tcBorders>
            <w:vAlign w:val="center"/>
          </w:tcPr>
          <w:p w14:paraId="75A73EC2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6525" w:type="dxa"/>
            <w:tcBorders>
              <w:top w:val="single" w:sz="4" w:space="0" w:color="auto"/>
            </w:tcBorders>
            <w:vAlign w:val="center"/>
          </w:tcPr>
          <w:p w14:paraId="2C1F92C3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3E2BBE" w:rsidRPr="00511366" w14:paraId="0771707C" w14:textId="77777777" w:rsidTr="0073690F">
        <w:trPr>
          <w:jc w:val="center"/>
        </w:trPr>
        <w:tc>
          <w:tcPr>
            <w:tcW w:w="1580" w:type="dxa"/>
            <w:vAlign w:val="center"/>
          </w:tcPr>
          <w:p w14:paraId="16733622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Bioti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5CF066FB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0DAB809B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CGTCCCCCATCCTGTCTGGGCTCCAGGCTGGAGTCTG 3'</w:t>
            </w:r>
          </w:p>
        </w:tc>
      </w:tr>
      <w:tr w:rsidR="003E2BBE" w:rsidRPr="00511366" w14:paraId="3B591814" w14:textId="77777777" w:rsidTr="0073690F">
        <w:trPr>
          <w:jc w:val="center"/>
        </w:trPr>
        <w:tc>
          <w:tcPr>
            <w:tcW w:w="1580" w:type="dxa"/>
            <w:vAlign w:val="center"/>
          </w:tcPr>
          <w:p w14:paraId="25F5050A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43CF08C1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788FAFD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GACTCCAGCCTGGAGCCCAGACAGGATGGGGGACGGGG 3'</w:t>
            </w:r>
          </w:p>
        </w:tc>
      </w:tr>
      <w:tr w:rsidR="003E2BBE" w:rsidRPr="00511366" w14:paraId="434008C2" w14:textId="77777777" w:rsidTr="0073690F">
        <w:trPr>
          <w:jc w:val="center"/>
        </w:trPr>
        <w:tc>
          <w:tcPr>
            <w:tcW w:w="1580" w:type="dxa"/>
            <w:vAlign w:val="center"/>
          </w:tcPr>
          <w:p w14:paraId="63FD9CCB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no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1374F64F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0919F105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CGTCCCCCATCCTGTCTGGGCTCCAGGCTGGAGTCTG 3'</w:t>
            </w:r>
          </w:p>
        </w:tc>
      </w:tr>
      <w:tr w:rsidR="003E2BBE" w:rsidRPr="00511366" w14:paraId="6B91C99F" w14:textId="77777777" w:rsidTr="0073690F">
        <w:trPr>
          <w:jc w:val="center"/>
        </w:trPr>
        <w:tc>
          <w:tcPr>
            <w:tcW w:w="1580" w:type="dxa"/>
            <w:vAlign w:val="center"/>
          </w:tcPr>
          <w:p w14:paraId="0A9CE04F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3F55E468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5D283BFA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GACTCCAGCCTGGAGCCCAGACAGGATGGGGGACGGGG 3'</w:t>
            </w:r>
          </w:p>
        </w:tc>
      </w:tr>
      <w:tr w:rsidR="003E2BBE" w:rsidRPr="00511366" w14:paraId="17E514CA" w14:textId="77777777" w:rsidTr="0073690F">
        <w:trPr>
          <w:jc w:val="center"/>
        </w:trPr>
        <w:tc>
          <w:tcPr>
            <w:tcW w:w="1580" w:type="dxa"/>
            <w:vAlign w:val="center"/>
          </w:tcPr>
          <w:p w14:paraId="52F0D6DD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mutation Probe</w:t>
            </w:r>
          </w:p>
        </w:tc>
        <w:tc>
          <w:tcPr>
            <w:tcW w:w="400" w:type="dxa"/>
            <w:vAlign w:val="center"/>
          </w:tcPr>
          <w:p w14:paraId="7C6FD118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68B58CBD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CGTCCCCCATCCCTCACTGGCTCCAGGCTGGAGTCTG 3'</w:t>
            </w:r>
          </w:p>
        </w:tc>
      </w:tr>
      <w:tr w:rsidR="003E2BBE" w:rsidRPr="00511366" w14:paraId="57C5B7B6" w14:textId="77777777" w:rsidTr="0073690F">
        <w:trPr>
          <w:jc w:val="center"/>
        </w:trPr>
        <w:tc>
          <w:tcPr>
            <w:tcW w:w="1580" w:type="dxa"/>
            <w:tcBorders>
              <w:bottom w:val="single" w:sz="4" w:space="0" w:color="auto"/>
            </w:tcBorders>
            <w:vAlign w:val="center"/>
          </w:tcPr>
          <w:p w14:paraId="4A5B52F6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tcBorders>
              <w:bottom w:val="single" w:sz="4" w:space="0" w:color="auto"/>
            </w:tcBorders>
            <w:vAlign w:val="center"/>
          </w:tcPr>
          <w:p w14:paraId="2C8A8F72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tcBorders>
              <w:bottom w:val="single" w:sz="4" w:space="0" w:color="auto"/>
            </w:tcBorders>
            <w:vAlign w:val="center"/>
          </w:tcPr>
          <w:p w14:paraId="5AADC75A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GACTCCAGCCTGGAGCCAGTGAGGGATGGGGGACGGGG 3'</w:t>
            </w:r>
          </w:p>
        </w:tc>
      </w:tr>
      <w:tr w:rsidR="003E2BBE" w:rsidRPr="00511366" w14:paraId="444453C5" w14:textId="77777777" w:rsidTr="0073690F">
        <w:trPr>
          <w:jc w:val="center"/>
        </w:trPr>
        <w:tc>
          <w:tcPr>
            <w:tcW w:w="1580" w:type="dxa"/>
            <w:tcBorders>
              <w:top w:val="single" w:sz="4" w:space="0" w:color="auto"/>
            </w:tcBorders>
            <w:vAlign w:val="center"/>
          </w:tcPr>
          <w:p w14:paraId="5725B029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  <w:highlight w:val="magenta"/>
              </w:rPr>
            </w:pPr>
            <w:r w:rsidRPr="003E2BBE">
              <w:rPr>
                <w:rFonts w:ascii="Times New Roman" w:hAnsi="Times New Roman" w:cs="Times New Roman"/>
                <w:szCs w:val="21"/>
              </w:rPr>
              <w:t>Pro-miR-375</w:t>
            </w:r>
          </w:p>
        </w:tc>
        <w:tc>
          <w:tcPr>
            <w:tcW w:w="400" w:type="dxa"/>
            <w:tcBorders>
              <w:top w:val="single" w:sz="4" w:space="0" w:color="auto"/>
            </w:tcBorders>
            <w:vAlign w:val="center"/>
          </w:tcPr>
          <w:p w14:paraId="5BE3F613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6525" w:type="dxa"/>
            <w:tcBorders>
              <w:top w:val="single" w:sz="4" w:space="0" w:color="auto"/>
            </w:tcBorders>
            <w:vAlign w:val="center"/>
          </w:tcPr>
          <w:p w14:paraId="5364274B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3E2BBE" w:rsidRPr="00511366" w14:paraId="4CABA7BE" w14:textId="77777777" w:rsidTr="0073690F">
        <w:trPr>
          <w:jc w:val="center"/>
        </w:trPr>
        <w:tc>
          <w:tcPr>
            <w:tcW w:w="1580" w:type="dxa"/>
            <w:vAlign w:val="center"/>
          </w:tcPr>
          <w:p w14:paraId="0C4E7926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Bioti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398A4C58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099FA5E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TTTCTCTTTTGCAGGACAGACAACCTCTTGCAGATG 3'</w:t>
            </w:r>
          </w:p>
        </w:tc>
      </w:tr>
      <w:tr w:rsidR="003E2BBE" w:rsidRPr="00511366" w14:paraId="0E079C6C" w14:textId="77777777" w:rsidTr="0073690F">
        <w:trPr>
          <w:jc w:val="center"/>
        </w:trPr>
        <w:tc>
          <w:tcPr>
            <w:tcW w:w="1580" w:type="dxa"/>
            <w:vAlign w:val="center"/>
          </w:tcPr>
          <w:p w14:paraId="704EF94A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20BE80D9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4761CD2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TCTGCAAGAGGAAGTCTGTCCTGCAAAAGAGAAAGGG 3'</w:t>
            </w:r>
          </w:p>
        </w:tc>
      </w:tr>
      <w:tr w:rsidR="003E2BBE" w:rsidRPr="00511366" w14:paraId="29EC4222" w14:textId="77777777" w:rsidTr="0073690F">
        <w:trPr>
          <w:jc w:val="center"/>
        </w:trPr>
        <w:tc>
          <w:tcPr>
            <w:tcW w:w="1580" w:type="dxa"/>
            <w:vAlign w:val="center"/>
          </w:tcPr>
          <w:p w14:paraId="55089381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no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450FA58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044D70C7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TTTCTCTTTTGCAGGACAGACAACCTCTTGCAGATG 3'</w:t>
            </w:r>
          </w:p>
        </w:tc>
      </w:tr>
      <w:tr w:rsidR="003E2BBE" w:rsidRPr="00511366" w14:paraId="3C99476A" w14:textId="77777777" w:rsidTr="0073690F">
        <w:trPr>
          <w:jc w:val="center"/>
        </w:trPr>
        <w:tc>
          <w:tcPr>
            <w:tcW w:w="1580" w:type="dxa"/>
            <w:vAlign w:val="center"/>
          </w:tcPr>
          <w:p w14:paraId="67B1E2E6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2E5A7583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5F5AE1E7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TCTGCAAGAGGAAGTCTGTCCTGCAAAAGAGAAAGGG 3'</w:t>
            </w:r>
          </w:p>
        </w:tc>
      </w:tr>
      <w:tr w:rsidR="003E2BBE" w:rsidRPr="00511366" w14:paraId="5953EA09" w14:textId="77777777" w:rsidTr="0073690F">
        <w:trPr>
          <w:jc w:val="center"/>
        </w:trPr>
        <w:tc>
          <w:tcPr>
            <w:tcW w:w="1580" w:type="dxa"/>
            <w:vAlign w:val="center"/>
          </w:tcPr>
          <w:p w14:paraId="5F5587F2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mutation Probe</w:t>
            </w:r>
          </w:p>
        </w:tc>
        <w:tc>
          <w:tcPr>
            <w:tcW w:w="400" w:type="dxa"/>
            <w:vAlign w:val="center"/>
          </w:tcPr>
          <w:p w14:paraId="6F4D31F7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7F82D5E0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CCTTTCTCTTTTGCAGGATGACTGACCTCTTGCAGATG 3'</w:t>
            </w:r>
          </w:p>
        </w:tc>
      </w:tr>
      <w:tr w:rsidR="003E2BBE" w:rsidRPr="00511366" w14:paraId="60A364AA" w14:textId="77777777" w:rsidTr="0073690F">
        <w:trPr>
          <w:jc w:val="center"/>
        </w:trPr>
        <w:tc>
          <w:tcPr>
            <w:tcW w:w="1580" w:type="dxa"/>
            <w:tcBorders>
              <w:bottom w:val="single" w:sz="4" w:space="0" w:color="auto"/>
            </w:tcBorders>
            <w:vAlign w:val="center"/>
          </w:tcPr>
          <w:p w14:paraId="03463842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tcBorders>
              <w:bottom w:val="single" w:sz="4" w:space="0" w:color="auto"/>
            </w:tcBorders>
            <w:vAlign w:val="center"/>
          </w:tcPr>
          <w:p w14:paraId="37E8FF6A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tcBorders>
              <w:bottom w:val="single" w:sz="4" w:space="0" w:color="auto"/>
            </w:tcBorders>
            <w:vAlign w:val="center"/>
          </w:tcPr>
          <w:p w14:paraId="009B4B46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CATCTGCAAGAGGAAGCAGTCACTGCAAAAGAGAAAGGG 3'</w:t>
            </w:r>
          </w:p>
        </w:tc>
      </w:tr>
      <w:tr w:rsidR="003E2BBE" w:rsidRPr="00511366" w14:paraId="7EA01B06" w14:textId="77777777" w:rsidTr="0073690F">
        <w:trPr>
          <w:jc w:val="center"/>
        </w:trPr>
        <w:tc>
          <w:tcPr>
            <w:tcW w:w="1580" w:type="dxa"/>
            <w:tcBorders>
              <w:top w:val="single" w:sz="4" w:space="0" w:color="auto"/>
            </w:tcBorders>
            <w:vAlign w:val="center"/>
          </w:tcPr>
          <w:p w14:paraId="7759BC5A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  <w:highlight w:val="magenta"/>
              </w:rPr>
            </w:pPr>
            <w:r w:rsidRPr="003E2BBE">
              <w:rPr>
                <w:rFonts w:ascii="Times New Roman" w:hAnsi="Times New Roman" w:cs="Times New Roman"/>
                <w:szCs w:val="21"/>
              </w:rPr>
              <w:t>Ngn3</w:t>
            </w:r>
          </w:p>
        </w:tc>
        <w:tc>
          <w:tcPr>
            <w:tcW w:w="400" w:type="dxa"/>
            <w:tcBorders>
              <w:top w:val="single" w:sz="4" w:space="0" w:color="auto"/>
            </w:tcBorders>
            <w:vAlign w:val="center"/>
          </w:tcPr>
          <w:p w14:paraId="489BB1E5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6525" w:type="dxa"/>
            <w:tcBorders>
              <w:top w:val="single" w:sz="4" w:space="0" w:color="auto"/>
            </w:tcBorders>
            <w:vAlign w:val="center"/>
          </w:tcPr>
          <w:p w14:paraId="180478EF" w14:textId="77777777" w:rsidR="003E2BBE" w:rsidRPr="00511366" w:rsidRDefault="003E2BBE" w:rsidP="0073690F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3E2BBE" w:rsidRPr="00511366" w14:paraId="5226812E" w14:textId="77777777" w:rsidTr="0073690F">
        <w:trPr>
          <w:jc w:val="center"/>
        </w:trPr>
        <w:tc>
          <w:tcPr>
            <w:tcW w:w="1580" w:type="dxa"/>
            <w:vAlign w:val="center"/>
          </w:tcPr>
          <w:p w14:paraId="5F39A9D7" w14:textId="77777777" w:rsidR="003E2BBE" w:rsidRPr="00511366" w:rsidRDefault="003E2BBE" w:rsidP="0073690F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Bioti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42359644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1CD27D88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CCTTCATGCTACCAAGAAAGGGTCTGGACACATGCCAA 3'</w:t>
            </w:r>
          </w:p>
        </w:tc>
      </w:tr>
      <w:tr w:rsidR="003E2BBE" w:rsidRPr="00511366" w14:paraId="2F4C0671" w14:textId="77777777" w:rsidTr="0073690F">
        <w:trPr>
          <w:jc w:val="center"/>
        </w:trPr>
        <w:tc>
          <w:tcPr>
            <w:tcW w:w="1580" w:type="dxa"/>
            <w:vAlign w:val="center"/>
          </w:tcPr>
          <w:p w14:paraId="2A369316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0AB57083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6DAA09EF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TGGCATGTGTCCAGACCCTTTCTTGGTAGCATGAAGGA 3'</w:t>
            </w:r>
          </w:p>
        </w:tc>
      </w:tr>
      <w:tr w:rsidR="003E2BBE" w:rsidRPr="00511366" w14:paraId="674C6EDD" w14:textId="77777777" w:rsidTr="0073690F">
        <w:trPr>
          <w:jc w:val="center"/>
        </w:trPr>
        <w:tc>
          <w:tcPr>
            <w:tcW w:w="1580" w:type="dxa"/>
            <w:vAlign w:val="center"/>
          </w:tcPr>
          <w:p w14:paraId="129FF731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non-</w:t>
            </w:r>
            <w:proofErr w:type="spellStart"/>
            <w:r w:rsidRPr="00511366">
              <w:rPr>
                <w:rFonts w:ascii="Times New Roman" w:hAnsi="Times New Roman" w:cs="Times New Roman"/>
                <w:szCs w:val="21"/>
              </w:rPr>
              <w:t>lable</w:t>
            </w:r>
            <w:proofErr w:type="spellEnd"/>
            <w:r w:rsidRPr="00511366">
              <w:rPr>
                <w:rFonts w:ascii="Times New Roman" w:hAnsi="Times New Roman" w:cs="Times New Roman"/>
                <w:szCs w:val="21"/>
              </w:rPr>
              <w:t xml:space="preserve"> Probe</w:t>
            </w:r>
          </w:p>
        </w:tc>
        <w:tc>
          <w:tcPr>
            <w:tcW w:w="400" w:type="dxa"/>
            <w:vAlign w:val="center"/>
          </w:tcPr>
          <w:p w14:paraId="1DDAD9FC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6FE9617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CCTTCATGCTACCAAGAAAGGGTCTGGACACATGCCAA 3'</w:t>
            </w:r>
          </w:p>
        </w:tc>
      </w:tr>
      <w:tr w:rsidR="003E2BBE" w:rsidRPr="00511366" w14:paraId="60843D8B" w14:textId="77777777" w:rsidTr="0073690F">
        <w:trPr>
          <w:jc w:val="center"/>
        </w:trPr>
        <w:tc>
          <w:tcPr>
            <w:tcW w:w="1580" w:type="dxa"/>
            <w:vAlign w:val="center"/>
          </w:tcPr>
          <w:p w14:paraId="7A45F850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695401B5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56D26547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TGGCATGTGTCCAGACCCTTTCTTGGTAGCATGAAGGA 3'</w:t>
            </w:r>
          </w:p>
        </w:tc>
      </w:tr>
      <w:tr w:rsidR="003E2BBE" w:rsidRPr="00511366" w14:paraId="1748F963" w14:textId="77777777" w:rsidTr="0073690F">
        <w:trPr>
          <w:jc w:val="center"/>
        </w:trPr>
        <w:tc>
          <w:tcPr>
            <w:tcW w:w="1580" w:type="dxa"/>
            <w:vAlign w:val="center"/>
          </w:tcPr>
          <w:p w14:paraId="4C39D4CA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mutation Probe</w:t>
            </w:r>
          </w:p>
        </w:tc>
        <w:tc>
          <w:tcPr>
            <w:tcW w:w="400" w:type="dxa"/>
            <w:vAlign w:val="center"/>
          </w:tcPr>
          <w:p w14:paraId="61A5144F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F</w:t>
            </w:r>
          </w:p>
        </w:tc>
        <w:tc>
          <w:tcPr>
            <w:tcW w:w="6525" w:type="dxa"/>
            <w:vAlign w:val="center"/>
          </w:tcPr>
          <w:p w14:paraId="15090D1E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CCTTCATGCTACCAAGAAAGAAGTGAGACACATGCCAA 3'</w:t>
            </w:r>
          </w:p>
        </w:tc>
      </w:tr>
      <w:tr w:rsidR="003E2BBE" w:rsidRPr="00511366" w14:paraId="6D0D6A26" w14:textId="77777777" w:rsidTr="0073690F">
        <w:trPr>
          <w:jc w:val="center"/>
        </w:trPr>
        <w:tc>
          <w:tcPr>
            <w:tcW w:w="1580" w:type="dxa"/>
            <w:vAlign w:val="center"/>
          </w:tcPr>
          <w:p w14:paraId="65941B5C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00" w:type="dxa"/>
            <w:vAlign w:val="center"/>
          </w:tcPr>
          <w:p w14:paraId="7DEA94CD" w14:textId="77777777" w:rsidR="003E2BBE" w:rsidRPr="00511366" w:rsidRDefault="003E2BBE" w:rsidP="0073690F">
            <w:pPr>
              <w:jc w:val="center"/>
              <w:rPr>
                <w:rFonts w:ascii="Times New Roman" w:eastAsia="SimSu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R</w:t>
            </w:r>
          </w:p>
        </w:tc>
        <w:tc>
          <w:tcPr>
            <w:tcW w:w="6525" w:type="dxa"/>
            <w:vAlign w:val="center"/>
          </w:tcPr>
          <w:p w14:paraId="2B5B6A65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511366">
              <w:rPr>
                <w:rFonts w:ascii="Times New Roman" w:hAnsi="Times New Roman" w:cs="Times New Roman"/>
                <w:szCs w:val="21"/>
              </w:rPr>
              <w:t>5' TTGGCATGTGTCTGACTTCTTTCTTGGTAGCATGAAGGA 3'</w:t>
            </w:r>
          </w:p>
        </w:tc>
      </w:tr>
    </w:tbl>
    <w:p w14:paraId="36AE1C41" w14:textId="77777777" w:rsidR="003E2BBE" w:rsidRPr="00511366" w:rsidRDefault="003E2BBE" w:rsidP="003E2BBE"/>
    <w:p w14:paraId="507ECB8B" w14:textId="77777777" w:rsidR="003E2BBE" w:rsidRPr="00511366" w:rsidRDefault="003E2BBE" w:rsidP="003E2BBE">
      <w:pPr>
        <w:widowControl/>
        <w:jc w:val="left"/>
      </w:pPr>
      <w:r w:rsidRPr="00511366">
        <w:br w:type="page"/>
      </w:r>
    </w:p>
    <w:p w14:paraId="2B537CD9" w14:textId="77777777" w:rsidR="003E2BBE" w:rsidRPr="00511366" w:rsidRDefault="003E2BBE" w:rsidP="003E2BB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11366">
        <w:rPr>
          <w:rFonts w:ascii="Times New Roman" w:hAnsi="Times New Roman" w:cs="Times New Roman"/>
          <w:sz w:val="24"/>
          <w:szCs w:val="24"/>
        </w:rPr>
        <w:lastRenderedPageBreak/>
        <w:t xml:space="preserve">Table S2 Specific </w:t>
      </w:r>
      <w:r w:rsidRPr="00511366">
        <w:rPr>
          <w:rFonts w:ascii="Times New Roman" w:hAnsi="Times New Roman" w:cs="Times New Roman"/>
          <w:kern w:val="0"/>
          <w:sz w:val="24"/>
          <w:szCs w:val="24"/>
        </w:rPr>
        <w:t>miRNAs involved in the regulation of pancreas development and insulin release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70"/>
        <w:gridCol w:w="7036"/>
      </w:tblGrid>
      <w:tr w:rsidR="003E2BBE" w:rsidRPr="00511366" w14:paraId="2CD06841" w14:textId="77777777" w:rsidTr="0073690F">
        <w:tc>
          <w:tcPr>
            <w:tcW w:w="1138" w:type="dxa"/>
            <w:tcBorders>
              <w:bottom w:val="single" w:sz="4" w:space="0" w:color="auto"/>
            </w:tcBorders>
          </w:tcPr>
          <w:p w14:paraId="3CE95325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croRNA name</w:t>
            </w:r>
          </w:p>
        </w:tc>
        <w:tc>
          <w:tcPr>
            <w:tcW w:w="7168" w:type="dxa"/>
            <w:tcBorders>
              <w:bottom w:val="single" w:sz="4" w:space="0" w:color="auto"/>
            </w:tcBorders>
          </w:tcPr>
          <w:p w14:paraId="5E2782C3" w14:textId="77777777" w:rsidR="003E2BBE" w:rsidRPr="00511366" w:rsidRDefault="003E2BBE" w:rsidP="0073690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Gene Functions</w:t>
            </w:r>
          </w:p>
        </w:tc>
      </w:tr>
      <w:tr w:rsidR="003E2BBE" w:rsidRPr="00511366" w14:paraId="0B43F59F" w14:textId="77777777" w:rsidTr="0073690F">
        <w:tc>
          <w:tcPr>
            <w:tcW w:w="1138" w:type="dxa"/>
          </w:tcPr>
          <w:p w14:paraId="523C514A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6a</w:t>
            </w:r>
          </w:p>
        </w:tc>
        <w:tc>
          <w:tcPr>
            <w:tcW w:w="7168" w:type="dxa"/>
          </w:tcPr>
          <w:p w14:paraId="6F076F41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Regulates pancreatic cell differentiation via targeting TET family proteins, Sox6 and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bHLHe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22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dTwvQXV0aG9yPjxZZWFyPjIwMTM8L1llYXI+PFJlY051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3ODkyLTc8L3BhZ2VzPjx2b2x1bWU+MTEwPC92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dTwvQXV0aG9yPjxZZWFyPjIwMTM8L1llYXI+PFJlY051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3ODkyLTc8L3BhZ2VzPjx2b2x1bWU+MTEwPC92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Fu et al., 2013;Bai et al., 2017a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36B21E14" w14:textId="77777777" w:rsidTr="0073690F">
        <w:tc>
          <w:tcPr>
            <w:tcW w:w="1138" w:type="dxa"/>
          </w:tcPr>
          <w:p w14:paraId="4932828B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375</w:t>
            </w:r>
          </w:p>
        </w:tc>
        <w:tc>
          <w:tcPr>
            <w:tcW w:w="7168" w:type="dxa"/>
          </w:tcPr>
          <w:p w14:paraId="31C6E7A9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Negative regulator of glucose-induced insulin secretion through targeting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tpn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3k8L0F1dGhvcj48WWVhcj4yMDA0PC9ZZWFyPjxSZWNO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Iy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3k8L0F1dGhvcj48WWVhcj4yMDA0PC9ZZWFyPjxSZWNO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Iy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Poy et al., 2004;Bai et al., 2017a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miR-375 maintains normal pancreatic alpha cells, less beta cells mas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3k8L0F1dGhvcj48WWVhcj4yMDA5PC9ZZWFyPjxSZWNO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1ODEzLTg8L3BhZ2VzPjx2b2x1bWU+MTA2PC92b2x1bWU+PG51bWJl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3k8L0F1dGhvcj48WWVhcj4yMDA5PC9ZZWFyPjxSZWNO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1ODEzLTg8L3BhZ2VzPjx2b2x1bWU+MTA2PC92b2x1bWU+PG51bWJl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Poy et al., 2009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Regulation of PI3 pathway by regulation of PDK1 in insulinoma cell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W08L0F1dGhvcj48WWVhcj4yMDA1PC9ZZWFyPjxSZWNO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3NjktNzM8L3BhZ2VzPjx2b2x1bWU+NDMzPC92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W08L0F1dGhvcj48WWVhcj4yMDA1PC9ZZWFyPjxSZWNO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3NjktNzM8L3BhZ2VzPjx2b2x1bWU+NDMzPC92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im et al., 2005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The miR-375 promoter directs expression selectively to endocrine pancrea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ZXdpczwvQXV0aG9yPjxZZWFyPjIwMDM8L1llYXI+PFJl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ZXdpczwvQXV0aG9yPjxZZWFyPjIwMDM8L1llYXI+PFJl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ewis et al., 2003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miR-375 promotes differentiation of human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iPS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cells into beta cell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hmy&lt;/Author&gt;&lt;Year&gt;2014&lt;/Year&gt;&lt;RecNum&gt;3423&lt;/RecNum&gt;&lt;DisplayText&gt;(Lahmy et al., 2014)&lt;/DisplayText&gt;&lt;record&gt;&lt;rec-number&gt;3423&lt;/rec-number&gt;&lt;foreign-keys&gt;&lt;key app="EN" db-id="raa2ert5r0zzs4ea9zsvd2slazt9fsdfffs2"&gt;3423&lt;/key&gt;&lt;/foreign-keys&gt;&lt;ref-type name="Journal Article"&gt;17&lt;/ref-type&gt;&lt;contributors&gt;&lt;authors&gt;&lt;author&gt;Lahmy, R.&lt;/author&gt;&lt;author&gt;Soleimani, M.&lt;/author&gt;&lt;author&gt;Sanati, M. H.&lt;/author&gt;&lt;author&gt;Behmanesh, M.&lt;/author&gt;&lt;author&gt;Kouhkan, F.&lt;/author&gt;&lt;author&gt;Mobarra, N.&lt;/author&gt;&lt;/authors&gt;&lt;/contributors&gt;&lt;auth-address&gt;Department of Genetics, Faculty of Biology Sciences, Tarbiat Modares University, Tehran, Iran.&lt;/auth-address&gt;&lt;titles&gt;&lt;title&gt;MiRNA-375 promotes beta pancreatic differentiation in human induced pluripotent stem (hiPS) cells&lt;/title&gt;&lt;secondary-title&gt;Mol Biol Rep&lt;/secondary-title&gt;&lt;alt-title&gt;Molecular biology reports&lt;/alt-title&gt;&lt;/titles&gt;&lt;periodical&gt;&lt;full-title&gt;Mol Biol Rep&lt;/full-title&gt;&lt;abbr-1&gt;Molecular biology reports&lt;/abbr-1&gt;&lt;/periodical&gt;&lt;alt-periodical&gt;&lt;full-title&gt;Mol Biol Rep&lt;/full-title&gt;&lt;abbr-1&gt;Molecular biology reports&lt;/abbr-1&gt;&lt;/alt-periodical&gt;&lt;pages&gt;2055-66&lt;/pages&gt;&lt;volume&gt;41&lt;/volume&gt;&lt;number&gt;4&lt;/number&gt;&lt;edition&gt;2014/01/29&lt;/edition&gt;&lt;dates&gt;&lt;year&gt;2014&lt;/year&gt;&lt;pub-dates&gt;&lt;date&gt;Apr&lt;/date&gt;&lt;/pub-dates&gt;&lt;/dates&gt;&lt;isbn&gt;1573-4978 (Electronic)&amp;#xD;0301-4851 (Linking)&lt;/isbn&gt;&lt;accession-num&gt;24469711&lt;/accession-num&gt;&lt;work-type&gt;Research Support, Non-U.S. Gov&amp;apos;t&lt;/work-type&gt;&lt;urls&gt;&lt;related-urls&gt;&lt;url&gt;http://www.ncbi.nlm.nih.gov/pubmed/24469711&lt;/url&gt;&lt;/related-urls&gt;&lt;/urls&gt;&lt;electronic-resource-num&gt;10.1007/s11033-014-3054-4&lt;/electronic-resource-num&gt;&lt;language&gt;eng&lt;/language&gt;&lt;/record&gt;&lt;/Cite&gt;&lt;/EndNote&gt;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ahmy et al., 2014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554B0496" w14:textId="77777777" w:rsidTr="0073690F">
        <w:tc>
          <w:tcPr>
            <w:tcW w:w="1138" w:type="dxa"/>
          </w:tcPr>
          <w:p w14:paraId="6A38BD61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100, miR-99</w:t>
            </w:r>
          </w:p>
        </w:tc>
        <w:tc>
          <w:tcPr>
            <w:tcW w:w="7168" w:type="dxa"/>
          </w:tcPr>
          <w:p w14:paraId="1DC62375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miR-100 is a non-specific microRNA in pancreas, but it can promote increased cell proliferation and a reduction in apoptosis </w: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begin">
                <w:fldData xml:space="preserve">PEVuZE5vdGU+PENpdGU+PEF1dGhvcj5Nb3JhaXM8L0F1dGhvcj48WWVhcj4yMDE0PC9ZZWFyPjxS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begin">
                <w:fldData xml:space="preserve">PEVuZE5vdGU+PENpdGU+PEF1dGhvcj5Nb3JhaXM8L0F1dGhvcj48WWVhcj4yMDE0PC9ZZWFyPjxS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</w:rPr>
              <w:t>(Morais et al., 2014)</w: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.</w:t>
            </w:r>
          </w:p>
        </w:tc>
      </w:tr>
      <w:tr w:rsidR="003E2BBE" w:rsidRPr="00511366" w14:paraId="1E66B228" w14:textId="77777777" w:rsidTr="0073690F">
        <w:tc>
          <w:tcPr>
            <w:tcW w:w="1138" w:type="dxa"/>
          </w:tcPr>
          <w:p w14:paraId="39FBDA77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125b</w:t>
            </w:r>
          </w:p>
        </w:tc>
        <w:tc>
          <w:tcPr>
            <w:tcW w:w="7168" w:type="dxa"/>
          </w:tcPr>
          <w:p w14:paraId="0DF8D742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estin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is a target of</w:t>
            </w:r>
            <w:r w:rsidRPr="00511366">
              <w:rPr>
                <w:rStyle w:val="apple-converted-space"/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1366">
              <w:rPr>
                <w:rStyle w:val="highlight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iR-125b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it down-regulates the expression of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estin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protein </w: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begin"/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instrText xml:space="preserve"> ADDIN EN.CITE &lt;EndNote&gt;&lt;Cite&gt;&lt;Author&gt;Chabot&lt;/Author&gt;&lt;Year&gt;2015&lt;/Year&gt;&lt;RecNum&gt;4359&lt;/RecNum&gt;&lt;DisplayText&gt;(Chabot et al., 2015)&lt;/DisplayText&gt;&lt;record&gt;&lt;rec-number&gt;4359&lt;/rec-number&gt;&lt;foreign-keys&gt;&lt;key app="EN" db-id="raa2ert5r0zzs4ea9zsvd2slazt9fsdfffs2"&gt;4359&lt;/key&gt;&lt;/foreign-keys&gt;&lt;ref-type name="Journal Article"&gt;17&lt;/ref-type&gt;&lt;contributors&gt;&lt;authors&gt;&lt;author&gt;Chabot, A.&lt;/author&gt;&lt;author&gt;Meus, M. A.&lt;/author&gt;&lt;author&gt;Naud, P.&lt;/author&gt;&lt;author&gt;Hertig, V.&lt;/author&gt;&lt;author&gt;Dupuis, J.&lt;/author&gt;&lt;author&gt;Villeneuve, L.&lt;/author&gt;&lt;author&gt;El Khoury, N.&lt;/author&gt;&lt;author&gt;Fiset, C.&lt;/author&gt;&lt;author&gt;Nattel, S.&lt;/author&gt;&lt;author&gt;Jasmin, J. F.&lt;/author&gt;&lt;author&gt;Calderone, A.&lt;/author&gt;&lt;/authors&gt;&lt;/contributors&gt;&lt;auth-address&gt;Montreal Heart Institute, Universite de Montreal, Montreal, Quebec, Canada; Departement de Physiologie, Universite de Montreal, Montreal, Quebec, Canada.&lt;/auth-address&gt;&lt;titles&gt;&lt;title&gt;Nestin is a marker of lung remodeling secondary to myocardial infarction and type I diabetes in the rat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170-9&lt;/pages&gt;&lt;volume&gt;230&lt;/volume&gt;&lt;number&gt;1&lt;/number&gt;&lt;edition&gt;2014/06/12&lt;/edition&gt;&lt;dates&gt;&lt;year&gt;2015&lt;/year&gt;&lt;pub-dates&gt;&lt;date&gt;Jan&lt;/date&gt;&lt;/pub-dates&gt;&lt;/dates&gt;&lt;isbn&gt;1097-4652 (Electronic)&amp;#xD;0021-9541 (Linking)&lt;/isbn&gt;&lt;accession-num&gt;24915827&lt;/accession-num&gt;&lt;work-type&gt;Research Support, Non-U.S. Gov&amp;apos;t&lt;/work-type&gt;&lt;urls&gt;&lt;related-urls&gt;&lt;url&gt;http://www.ncbi.nlm.nih.gov/pubmed/24915827&lt;/url&gt;&lt;/related-urls&gt;&lt;/urls&gt;&lt;electronic-resource-num&gt;10.1002/jcp.24696&lt;/electronic-resource-num&gt;&lt;language&gt;eng&lt;/language&gt;&lt;/record&gt;&lt;/Cite&gt;&lt;/EndNote&gt;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  <w:shd w:val="clear" w:color="auto" w:fill="FFFFFF"/>
              </w:rPr>
              <w:t>(Chabot et al., 2015)</w:t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.</w:t>
            </w:r>
          </w:p>
        </w:tc>
      </w:tr>
      <w:tr w:rsidR="003E2BBE" w:rsidRPr="00511366" w14:paraId="2204170F" w14:textId="77777777" w:rsidTr="0073690F">
        <w:tc>
          <w:tcPr>
            <w:tcW w:w="1138" w:type="dxa"/>
          </w:tcPr>
          <w:p w14:paraId="64CD5E54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181a</w:t>
            </w:r>
          </w:p>
        </w:tc>
        <w:tc>
          <w:tcPr>
            <w:tcW w:w="7168" w:type="dxa"/>
          </w:tcPr>
          <w:p w14:paraId="35A8A664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Regulates expression of Sirtuin-1 in hepatocytes for improving insulin sensitivity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91PC9BdXRob3I+PFllYXI+MjAxMjwvWWVhcj48UmVj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91PC9BdXRob3I+PFllYXI+MjAxMjwvWWVhcj48UmVj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Zhou et al., 2012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A regulator of pancreatic cancer invasion and progression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0PC9ZZWFyPjxSZWNO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E0PC9ZZWFyPjxSZWNO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iu et al., 2014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4EC9B4F5" w14:textId="77777777" w:rsidTr="0073690F">
        <w:tc>
          <w:tcPr>
            <w:tcW w:w="1138" w:type="dxa"/>
          </w:tcPr>
          <w:p w14:paraId="11F54DEE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92</w:t>
            </w:r>
          </w:p>
        </w:tc>
        <w:tc>
          <w:tcPr>
            <w:tcW w:w="7168" w:type="dxa"/>
          </w:tcPr>
          <w:p w14:paraId="0ABB4EC6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Over-expression of miR-92 changes the level of intracellular ion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XJiYXRvPC9BdXRob3I+PFllYXI+MjAxMDwvWWVhcj48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XJiYXRvPC9BdXRob3I+PFllYXI+MjAxMDwvWWVhcj48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Barbato et al., 2010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46C5256A" w14:textId="77777777" w:rsidTr="0073690F">
        <w:tc>
          <w:tcPr>
            <w:tcW w:w="1138" w:type="dxa"/>
          </w:tcPr>
          <w:p w14:paraId="2B2FE93B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30</w:t>
            </w:r>
          </w:p>
        </w:tc>
        <w:tc>
          <w:tcPr>
            <w:tcW w:w="7168" w:type="dxa"/>
          </w:tcPr>
          <w:p w14:paraId="6813482F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miR-30 family miRNAs form part of the regulatory signaling events involved in the cellular response of pancreatic epithelial cells during mesenchymal transition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dsZWthcjwvQXV0aG9yPjxZZWFyPjIwMDk8L1llYXI+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dsZWthcjwvQXV0aG9yPjxZZWFyPjIwMDk8L1llYXI+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Joglekar et al., 2009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7D75BE79" w14:textId="77777777" w:rsidTr="0073690F">
        <w:tc>
          <w:tcPr>
            <w:tcW w:w="1138" w:type="dxa"/>
          </w:tcPr>
          <w:p w14:paraId="14393465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7</w:t>
            </w:r>
          </w:p>
        </w:tc>
        <w:tc>
          <w:tcPr>
            <w:tcW w:w="7168" w:type="dxa"/>
          </w:tcPr>
          <w:p w14:paraId="719BB4D8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Regulates fat metabolism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&lt;/Author&gt;&lt;Year&gt;2009&lt;/Year&gt;&lt;RecNum&gt;4476&lt;/RecNum&gt;&lt;DisplayText&gt;(Lin et al., 2009)&lt;/DisplayText&gt;&lt;record&gt;&lt;rec-number&gt;4476&lt;/rec-number&gt;&lt;foreign-keys&gt;&lt;key app="EN" db-id="raa2ert5r0zzs4ea9zsvd2slazt9fsdfffs2"&gt;4476&lt;/key&gt;&lt;/foreign-keys&gt;&lt;ref-type name="Journal Article"&gt;17&lt;/ref-type&gt;&lt;contributors&gt;&lt;authors&gt;&lt;author&gt;Lin, Q.&lt;/author&gt;&lt;author&gt;Gao, Z.&lt;/author&gt;&lt;author&gt;Alarcon, R. M.&lt;/author&gt;&lt;author&gt;Ye, J.&lt;/author&gt;&lt;author&gt;Yun, Z.&lt;/author&gt;&lt;/authors&gt;&lt;/contributors&gt;&lt;auth-address&gt;Department of Therapeutic Radiology, Yale University School of Medicine, New Haven, CT 06510, USA.&lt;/auth-address&gt;&lt;titles&gt;&lt;title&gt;A role of miR-27 in the regulation of adipogenesis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2348-58&lt;/pages&gt;&lt;volume&gt;276&lt;/volume&gt;&lt;number&gt;8&lt;/number&gt;&lt;edition&gt;2009/04/07&lt;/edition&gt;&lt;keywords&gt;&lt;keyword&gt;3T3-L1 Cells&lt;/keyword&gt;&lt;keyword&gt;Adipogenesis/*genetics&lt;/keyword&gt;&lt;keyword&gt;Animals&lt;/keyword&gt;&lt;keyword&gt;Cell Differentiation&lt;/keyword&gt;&lt;keyword&gt;Cells, Cultured&lt;/keyword&gt;&lt;keyword&gt;Mice&lt;/keyword&gt;&lt;keyword&gt;Mice, Obese&lt;/keyword&gt;&lt;keyword&gt;MicroRNAs/genetics/*metabolism&lt;/keyword&gt;&lt;keyword&gt;PPAR gamma/genetics/metabolism&lt;/keyword&gt;&lt;keyword&gt;Transfection&lt;/keyword&gt;&lt;/keywords&gt;&lt;dates&gt;&lt;year&gt;2009&lt;/year&gt;&lt;pub-dates&gt;&lt;date&gt;Apr&lt;/date&gt;&lt;/pub-dates&gt;&lt;/dates&gt;&lt;isbn&gt;1742-4658 (Electronic)&amp;#xD;1742-464X (Linking)&lt;/isbn&gt;&lt;accession-num&gt;19348006&lt;/accession-num&gt;&lt;work-type&gt;Research Support, Non-U.S. Gov&amp;apos;t&lt;/work-type&gt;&lt;urls&gt;&lt;related-urls&gt;&lt;url&gt;http://www.ncbi.nlm.nih.gov/pubmed/19348006&lt;/url&gt;&lt;/related-urls&gt;&lt;/urls&gt;&lt;language&gt;eng&lt;/language&gt;&lt;/record&gt;&lt;/Cite&gt;&lt;/EndNote&gt;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in et al., 2009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, osteoblast differentiation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DwvWWVhcj48UmVj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E4Ni05PC9wYWdlcz48dm9sdW1lPjQwMjwvdm9sdW1lPjxudW1iZXI+MjwvbnVtYmVyPjxl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DwvWWVhcj48UmVj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E4Ni05PC9wYWdlcz48dm9sdW1lPjQwMjwvdm9sdW1lPjxudW1iZXI+MjwvbnVtYmVyPjxl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Wang and Xu, 2010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cardiogenesis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luY2hpbGxhPC9BdXRob3I+PFllYXI+MjAxMTwvWWVh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luY2hpbGxhPC9BdXRob3I+PFllYXI+MjAxMTwvWWVh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Chinchilla et al., 2011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02EC275F" w14:textId="77777777" w:rsidTr="0073690F">
        <w:tc>
          <w:tcPr>
            <w:tcW w:w="1138" w:type="dxa"/>
          </w:tcPr>
          <w:p w14:paraId="2919197A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niR-142</w:t>
            </w:r>
          </w:p>
        </w:tc>
        <w:tc>
          <w:tcPr>
            <w:tcW w:w="7168" w:type="dxa"/>
          </w:tcPr>
          <w:p w14:paraId="42F317FD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Inhibits Pancreatic ductal adenocarcinoma cell growth </w:t>
            </w:r>
            <w:r w:rsidRPr="00511366">
              <w:rPr>
                <w:rFonts w:ascii="Times New Roman" w:hAnsi="Times New Roman" w:cs="Times New Roman"/>
                <w:i/>
                <w:sz w:val="24"/>
                <w:szCs w:val="24"/>
              </w:rPr>
              <w:t>in vitro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and blocked metastatic spread i</w:t>
            </w:r>
            <w:r w:rsidRPr="0051136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n vivo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NLZW56aWU8L0F1dGhvcj48WWVhcj4yMDEzPC9ZZWFy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NLZW56aWU8L0F1dGhvcj48WWVhcj4yMDEzPC9ZZWFy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MacKenzie et al., 2013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3057F3AC" w14:textId="77777777" w:rsidTr="0073690F">
        <w:tc>
          <w:tcPr>
            <w:tcW w:w="1138" w:type="dxa"/>
          </w:tcPr>
          <w:p w14:paraId="38AF0E8D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429</w:t>
            </w:r>
          </w:p>
        </w:tc>
        <w:tc>
          <w:tcPr>
            <w:tcW w:w="7168" w:type="dxa"/>
          </w:tcPr>
          <w:p w14:paraId="2ECE030E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Modifies the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hypothalamo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-pituitary-ovarian axis to promote ovulation in mouse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uwa&lt;/Author&gt;&lt;Year&gt;2013&lt;/Year&gt;&lt;RecNum&gt;4545&lt;/RecNum&gt;&lt;DisplayText&gt;(Hasuwa et al., 2013)&lt;/DisplayText&gt;&lt;record&gt;&lt;rec-number&gt;4545&lt;/rec-number&gt;&lt;foreign-keys&gt;&lt;key app="EN" db-id="raa2ert5r0zzs4ea9zsvd2slazt9fsdfffs2"&gt;4545&lt;/key&gt;&lt;/foreign-keys&gt;&lt;ref-type name="Journal Article"&gt;17&lt;/ref-type&gt;&lt;contributors&gt;&lt;authors&gt;&lt;author&gt;Hasuwa, H.&lt;/author&gt;&lt;author&gt;Ueda, J.&lt;/author&gt;&lt;author&gt;Ikawa, M.&lt;/author&gt;&lt;author&gt;Okabe, M.&lt;/author&gt;&lt;/authors&gt;&lt;/contributors&gt;&lt;auth-address&gt;Research Institute for Microbial Diseases, Osaka University, Suita, Osaka, Japan.&lt;/auth-address&gt;&lt;titles&gt;&lt;title&gt;miR-200b and miR-429 function in mouse ovulation and are essential for female fertility&lt;/title&gt;&lt;secondary-title&gt;Science&lt;/secondary-title&gt;&lt;/titles&gt;&lt;periodical&gt;&lt;full-title&gt;Science&lt;/full-title&gt;&lt;/periodical&gt;&lt;pages&gt;71-3&lt;/pages&gt;&lt;volume&gt;341&lt;/volume&gt;&lt;number&gt;6141&lt;/number&gt;&lt;edition&gt;2013/06/15&lt;/edition&gt;&lt;keywords&gt;&lt;keyword&gt;Animals&lt;/keyword&gt;&lt;keyword&gt;Female&lt;/keyword&gt;&lt;keyword&gt;Fertility/genetics&lt;/keyword&gt;&lt;keyword&gt;*Gene Expression Regulation&lt;/keyword&gt;&lt;keyword&gt;Homeodomain Proteins/*genetics&lt;/keyword&gt;&lt;keyword&gt;Hypothalamo-Hypophyseal System/secretion&lt;/keyword&gt;&lt;keyword&gt;Infertility, Female/*genetics&lt;/keyword&gt;&lt;keyword&gt;Kruppel-Like Transcription Factors/*genetics&lt;/keyword&gt;&lt;keyword&gt;Luteinizing Hormone/*biosynthesis/blood&lt;/keyword&gt;&lt;keyword&gt;Luteinizing Hormone, beta Subunit/genetics&lt;/keyword&gt;&lt;keyword&gt;Mice&lt;/keyword&gt;&lt;keyword&gt;Mice, Knockout&lt;/keyword&gt;&lt;keyword&gt;MicroRNAs/genetics/*physiology&lt;/keyword&gt;&lt;keyword&gt;Ovary/secretion&lt;/keyword&gt;&lt;keyword&gt;Ovulation/*genetics&lt;/keyword&gt;&lt;keyword&gt;Pituitary-Adrenal System/secretion&lt;/keyword&gt;&lt;/keywords&gt;&lt;dates&gt;&lt;year&gt;2013&lt;/year&gt;&lt;pub-dates&gt;&lt;date&gt;Jul 5&lt;/date&gt;&lt;/pub-dates&gt;&lt;/dates&gt;&lt;isbn&gt;1095-9203 (Electronic)&amp;#xD;0036-8075 (Linking)&lt;/isbn&gt;&lt;accession-num&gt;23765281&lt;/accession-num&gt;&lt;work-type&gt;Research Support, Non-U.S. Gov&amp;apos;t&lt;/work-type&gt;&lt;urls&gt;&lt;related-urls&gt;&lt;url&gt;http://www.ncbi.nlm.nih.gov/pubmed/23765281&lt;/url&gt;&lt;/related-urls&gt;&lt;/urls&gt;&lt;electronic-resource-num&gt;10.1126/science.1237999&lt;/electronic-resource-num&gt;&lt;language&gt;eng&lt;/language&gt;&lt;/record&gt;&lt;/Cite&gt;&lt;/EndNote&gt;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Hasuwa et al., 2013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06748903" w14:textId="77777777" w:rsidTr="0073690F">
        <w:tc>
          <w:tcPr>
            <w:tcW w:w="1138" w:type="dxa"/>
          </w:tcPr>
          <w:p w14:paraId="392BE12E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9a, miR-222</w:t>
            </w:r>
          </w:p>
        </w:tc>
        <w:tc>
          <w:tcPr>
            <w:tcW w:w="7168" w:type="dxa"/>
          </w:tcPr>
          <w:p w14:paraId="636A776D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Has a crucial role in cell proliferation and development of pancreatic cancer via targeting the Ki67 gene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3&lt;/Year&gt;&lt;RecNum&gt;4570&lt;/RecNum&gt;&lt;DisplayText&gt;(Lee et al., 2013)&lt;/DisplayText&gt;&lt;record&gt;&lt;rec-number&gt;4570&lt;/rec-number&gt;&lt;foreign-keys&gt;&lt;key app="EN" db-id="raa2ert5r0zzs4ea9zsvd2slazt9fsdfffs2"&gt;4570&lt;/key&gt;&lt;/foreign-keys&gt;&lt;ref-type name="Journal Article"&gt;17&lt;/ref-type&gt;&lt;contributors&gt;&lt;authors&gt;&lt;author&gt;Lee, C.&lt;/author&gt;&lt;author&gt;He, H.&lt;/author&gt;&lt;author&gt;Jiang, Y.&lt;/author&gt;&lt;author&gt;Di, Y.&lt;/author&gt;&lt;author&gt;Yang, F.&lt;/author&gt;&lt;author&gt;Li, J.&lt;/author&gt;&lt;author&gt;Jin, C.&lt;/author&gt;&lt;author&gt;Fu, D.&lt;/author&gt;&lt;/authors&gt;&lt;/contributors&gt;&lt;auth-address&gt;Department of Pancreatic Surgery, Pancreatic Disease Institute, Huashan Hospital affiliated to Fudan University, No 12, WuRuWuQi Middle Road, Shanghai, 200040, China.&lt;/auth-address&gt;&lt;titles&gt;&lt;title&gt;Elevated expression of tumor miR-222 in pancreatic cancer is associated with Ki67 and poor prognosis&lt;/title&gt;&lt;secondary-title&gt;Med Oncol&lt;/secondary-title&gt;&lt;/titles&gt;&lt;periodical&gt;&lt;full-title&gt;Med Oncol&lt;/full-title&gt;&lt;/periodical&gt;&lt;pages&gt;700&lt;/pages&gt;&lt;volume&gt;30&lt;/volume&gt;&lt;number&gt;4&lt;/number&gt;&lt;edition&gt;2013/09/13&lt;/edition&gt;&lt;keywords&gt;&lt;keyword&gt;Cell Proliferation&lt;/keyword&gt;&lt;keyword&gt;Female&lt;/keyword&gt;&lt;keyword&gt;Humans&lt;/keyword&gt;&lt;keyword&gt;Ki-67 Antigen/*genetics&lt;/keyword&gt;&lt;keyword&gt;Male&lt;/keyword&gt;&lt;keyword&gt;MicroRNAs/*genetics&lt;/keyword&gt;&lt;keyword&gt;Middle Aged&lt;/keyword&gt;&lt;keyword&gt;Pancreatic Neoplasms/*genetics/*pathology&lt;/keyword&gt;&lt;keyword&gt;Prognosis&lt;/keyword&gt;&lt;keyword&gt;Prospective Studies&lt;/keyword&gt;&lt;keyword&gt;Tumor Markers, Biological/genetics&lt;/keyword&gt;&lt;/keywords&gt;&lt;dates&gt;&lt;year&gt;2013&lt;/year&gt;&lt;pub-dates&gt;&lt;date&gt;Dec&lt;/date&gt;&lt;/pub-dates&gt;&lt;/dates&gt;&lt;isbn&gt;1559-131X (Electronic)&amp;#xD;1357-0560 (Linking)&lt;/isbn&gt;&lt;accession-num&gt;24026657&lt;/accession-num&gt;&lt;work-type&gt;Research Support, Non-U.S. Gov&amp;apos;t&lt;/work-type&gt;&lt;urls&gt;&lt;related-urls&gt;&lt;url&gt;http://www.ncbi.nlm.nih.gov/pubmed/24026657&lt;/url&gt;&lt;/related-urls&gt;&lt;/urls&gt;&lt;electronic-resource-num&gt;10.1007/s12032-013-0700-y&lt;/electronic-resource-num&gt;&lt;language&gt;eng&lt;/language&gt;&lt;/record&gt;&lt;/Cite&gt;&lt;/EndNote&gt;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Lee et al., 2013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. miR-222 is also a potential regulator of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ERalpha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expression in estrogen-induced insulin resistance in gestational diabetes mellitus and might be a candidate biomarker and therapeutic target for gestational diabetes mellitu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k8L0F1dGhvcj48WWVhcj4yMDE0PC9ZZWFyPjxSZWNO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k8L0F1dGhvcj48WWVhcj4yMDE0PC9ZZWFyPjxSZWNO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Shi et al., 2014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528982AF" w14:textId="77777777" w:rsidTr="0073690F">
        <w:tc>
          <w:tcPr>
            <w:tcW w:w="1138" w:type="dxa"/>
          </w:tcPr>
          <w:p w14:paraId="3FB8E798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00, miR-128,</w:t>
            </w:r>
          </w:p>
          <w:p w14:paraId="33999234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04, miR-223</w:t>
            </w:r>
          </w:p>
        </w:tc>
        <w:tc>
          <w:tcPr>
            <w:tcW w:w="7168" w:type="dxa"/>
          </w:tcPr>
          <w:p w14:paraId="258AA285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Modulates aggressive behavior in pancreatic cancer cells and other cancer cell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b3ViYW5pPC9BdXRob3I+PFllYXI+MjAxMjwvWWVhcj48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b3ViYW5pPC9BdXRob3I+PFllYXI+MjAxMjwvWWVhcj48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Soubani et al., 2012;Woo et al., 2012;Chen et al., 2013;Ma et al., 2013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17511139" w14:textId="77777777" w:rsidTr="0073690F">
        <w:tc>
          <w:tcPr>
            <w:tcW w:w="1138" w:type="dxa"/>
          </w:tcPr>
          <w:p w14:paraId="00676086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146a</w:t>
            </w:r>
          </w:p>
        </w:tc>
        <w:tc>
          <w:tcPr>
            <w:tcW w:w="7168" w:type="dxa"/>
          </w:tcPr>
          <w:p w14:paraId="18EEAC34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Increases expression in islets from 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db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db</w:t>
            </w:r>
            <w:proofErr w:type="spellEnd"/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 obese mice, contributes to fatty acid-induced beta-cell dysfunction. Pro-inflammatory cytokines induce its expression in human islet and MIN6 cell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FuZzwvQXV0aG9yPjxZZWFyPjIwMDc8L1llYXI+PFJl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FuZzwvQXV0aG9yPjxZZWFyPjIwMDc8L1llYXI+PFJl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Huang et al., 2007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58FEEDD5" w14:textId="77777777" w:rsidTr="0073690F">
        <w:tc>
          <w:tcPr>
            <w:tcW w:w="1138" w:type="dxa"/>
          </w:tcPr>
          <w:p w14:paraId="1C0E80BF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15</w:t>
            </w:r>
          </w:p>
        </w:tc>
        <w:tc>
          <w:tcPr>
            <w:tcW w:w="7168" w:type="dxa"/>
          </w:tcPr>
          <w:p w14:paraId="736DDE88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Role in pancreatic regeneration, possibly by targeting Ngn3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dsZWthcjwvQXV0aG9yPjxZZWFyPjIwMDc8L1llYXI+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dsZWthcjwvQXV0aG9yPjxZZWFyPjIwMDc8L1llYXI+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Joglekar </w:t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et al., 2007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2BBE" w:rsidRPr="00511366" w14:paraId="6668E5C9" w14:textId="77777777" w:rsidTr="0073690F">
        <w:tc>
          <w:tcPr>
            <w:tcW w:w="1138" w:type="dxa"/>
          </w:tcPr>
          <w:p w14:paraId="46F6E9E8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iR-21</w:t>
            </w:r>
          </w:p>
        </w:tc>
        <w:tc>
          <w:tcPr>
            <w:tcW w:w="7168" w:type="dxa"/>
          </w:tcPr>
          <w:p w14:paraId="097847D8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Pro-inflammatory cytokines induce its expression in human islet and MIN6 cells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FuZzwvQXV0aG9yPjxZZWFyPjIwMDc8L1llYXI+PFJl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dWFuZzwvQXV0aG9yPjxZZWFyPjIwMDc8L1llYXI+PFJl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Huang et al., 2007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 Acts as a bidirectional switch in the formation of IPCs by regulating the expression of SOX6, RPBJ and HES1.</w:t>
            </w:r>
          </w:p>
        </w:tc>
      </w:tr>
      <w:tr w:rsidR="003E2BBE" w:rsidRPr="00511366" w14:paraId="3B799441" w14:textId="77777777" w:rsidTr="0073690F">
        <w:trPr>
          <w:trHeight w:val="449"/>
        </w:trPr>
        <w:tc>
          <w:tcPr>
            <w:tcW w:w="1138" w:type="dxa"/>
          </w:tcPr>
          <w:p w14:paraId="61443253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34</w:t>
            </w:r>
          </w:p>
        </w:tc>
        <w:tc>
          <w:tcPr>
            <w:tcW w:w="7168" w:type="dxa"/>
          </w:tcPr>
          <w:p w14:paraId="104B7FFC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miR-34 contributes to fatty acid-induced beta cell dysfunction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b3Nlcm88L0F1dGhvcj48WWVhcj4yMDEwPC9ZZWFyPjxS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b3Nlcm88L0F1dGhvcj48WWVhcj4yMDEwPC9ZZWFyPjxS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Rosero et al., 2010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. miR-34c was shown to downregulate PDE7B, PDGFRA, and MAP2K1 to increase proinsulin synthesis.</w:t>
            </w:r>
          </w:p>
        </w:tc>
      </w:tr>
      <w:tr w:rsidR="003E2BBE" w:rsidRPr="00511366" w14:paraId="3CDFCE1B" w14:textId="77777777" w:rsidTr="0073690F">
        <w:trPr>
          <w:trHeight w:val="449"/>
        </w:trPr>
        <w:tc>
          <w:tcPr>
            <w:tcW w:w="1138" w:type="dxa"/>
          </w:tcPr>
          <w:p w14:paraId="423953CF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>miR-212/132</w:t>
            </w:r>
          </w:p>
        </w:tc>
        <w:tc>
          <w:tcPr>
            <w:tcW w:w="7168" w:type="dxa"/>
          </w:tcPr>
          <w:p w14:paraId="2C511001" w14:textId="77777777" w:rsidR="003E2BBE" w:rsidRPr="00511366" w:rsidRDefault="003E2BBE" w:rsidP="007369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11366">
              <w:rPr>
                <w:rFonts w:ascii="Times New Roman" w:hAnsi="Times New Roman" w:cs="Times New Roman"/>
                <w:sz w:val="24"/>
                <w:szCs w:val="24"/>
              </w:rPr>
              <w:t xml:space="preserve">miR-212/132 enhances glucose and GLP-1 stimulated insulin secretion 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FuZzwvQXV0aG9yPjxZZWFyPjIwMTU8L1llYXI+PFJl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FuZzwvQXV0aG9yPjxZZWFyPjIwMTU8L1llYXI+PFJl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</w:fldData>
              </w:fldCha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11366">
              <w:rPr>
                <w:rFonts w:ascii="Times New Roman" w:hAnsi="Times New Roman" w:cs="Times New Roman"/>
                <w:noProof/>
                <w:sz w:val="24"/>
                <w:szCs w:val="24"/>
              </w:rPr>
              <w:t>(Shang et al., 2015)</w:t>
            </w:r>
            <w:r w:rsidRPr="0051136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70F2B02E" w14:textId="77777777" w:rsidR="003E2BBE" w:rsidRPr="00511366" w:rsidRDefault="003E2BBE" w:rsidP="003E2BBE"/>
    <w:p w14:paraId="64A64210" w14:textId="77777777" w:rsidR="006A63CB" w:rsidRDefault="006A63CB"/>
    <w:sectPr w:rsidR="006A63CB" w:rsidSect="007F1739">
      <w:footerReference w:type="default" r:id="rId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26577837"/>
      <w:docPartObj>
        <w:docPartGallery w:val="Page Numbers (Bottom of Page)"/>
        <w:docPartUnique/>
      </w:docPartObj>
    </w:sdtPr>
    <w:sdtEndPr/>
    <w:sdtContent>
      <w:p w14:paraId="295DD4C4" w14:textId="77777777" w:rsidR="00511366" w:rsidRDefault="003E2BBE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F36BDB">
          <w:rPr>
            <w:noProof/>
            <w:lang w:val="zh-CN"/>
          </w:rPr>
          <w:t>21</w:t>
        </w:r>
        <w:r>
          <w:fldChar w:fldCharType="end"/>
        </w:r>
      </w:p>
    </w:sdtContent>
  </w:sdt>
  <w:p w14:paraId="0FB82704" w14:textId="77777777" w:rsidR="00511366" w:rsidRDefault="003E2BBE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BE"/>
    <w:rsid w:val="003E2BBE"/>
    <w:rsid w:val="006A63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997C773"/>
  <w15:chartTrackingRefBased/>
  <w15:docId w15:val="{A0035F06-1180-4EC0-8989-882B71873C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2BBE"/>
    <w:pPr>
      <w:widowControl w:val="0"/>
      <w:spacing w:after="0" w:line="240" w:lineRule="auto"/>
      <w:jc w:val="both"/>
    </w:pPr>
    <w:rPr>
      <w:rFonts w:eastAsiaTheme="minorEastAsia"/>
      <w:kern w:val="2"/>
      <w:sz w:val="21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3E2BBE"/>
    <w:pPr>
      <w:tabs>
        <w:tab w:val="center" w:pos="4153"/>
        <w:tab w:val="right" w:pos="8306"/>
      </w:tabs>
      <w:snapToGrid w:val="0"/>
      <w:jc w:val="left"/>
    </w:pPr>
    <w:rPr>
      <w:rFonts w:ascii="Times New Roman" w:eastAsia="SimSun" w:hAnsi="Times New Roman" w:cs="Times New Roman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E2BBE"/>
    <w:rPr>
      <w:rFonts w:ascii="Times New Roman" w:eastAsia="SimSun" w:hAnsi="Times New Roman" w:cs="Times New Roman"/>
      <w:kern w:val="2"/>
      <w:sz w:val="18"/>
      <w:szCs w:val="18"/>
      <w:lang w:val="en-US" w:eastAsia="zh-CN"/>
    </w:rPr>
  </w:style>
  <w:style w:type="character" w:customStyle="1" w:styleId="apple-converted-space">
    <w:name w:val="apple-converted-space"/>
    <w:basedOn w:val="DefaultParagraphFont"/>
    <w:rsid w:val="003E2BBE"/>
  </w:style>
  <w:style w:type="character" w:customStyle="1" w:styleId="highlight">
    <w:name w:val="highlight"/>
    <w:basedOn w:val="DefaultParagraphFont"/>
    <w:rsid w:val="003E2BBE"/>
  </w:style>
  <w:style w:type="table" w:styleId="TableGrid">
    <w:name w:val="Table Grid"/>
    <w:basedOn w:val="TableNormal"/>
    <w:uiPriority w:val="39"/>
    <w:rsid w:val="003E2BBE"/>
    <w:pPr>
      <w:spacing w:after="0" w:line="240" w:lineRule="auto"/>
    </w:pPr>
    <w:rPr>
      <w:rFonts w:eastAsiaTheme="minorEastAsia"/>
      <w:kern w:val="2"/>
      <w:sz w:val="21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2184</Words>
  <Characters>12449</Characters>
  <Application>Microsoft Office Word</Application>
  <DocSecurity>0</DocSecurity>
  <Lines>103</Lines>
  <Paragraphs>29</Paragraphs>
  <ScaleCrop>false</ScaleCrop>
  <Company/>
  <LinksUpToDate>false</LinksUpToDate>
  <CharactersWithSpaces>146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Magri</dc:creator>
  <cp:keywords/>
  <dc:description/>
  <cp:lastModifiedBy>John Magri</cp:lastModifiedBy>
  <cp:revision>1</cp:revision>
  <dcterms:created xsi:type="dcterms:W3CDTF">2019-12-10T11:14:00Z</dcterms:created>
  <dcterms:modified xsi:type="dcterms:W3CDTF">2019-12-10T11:18:00Z</dcterms:modified>
</cp:coreProperties>
</file>